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123BD" w:rsidRDefault="00151256">
      <w:r>
        <w:t xml:space="preserve">A reference </w:t>
      </w:r>
      <w:r>
        <w:fldChar w:fldCharType="begin"/>
      </w:r>
      <w:r>
        <w:instrText xml:space="preserve"> ADDIN ZOTERO_ITEM CSL_CITATION {"citationID":"0dpilvX8","properties":{"formattedCitation":"(Herman)","plainCitation":"(Herman)"},"citationItems":[{"id":6,"uris":["http://zotero.org/users/local/9yJPt4JR/items/M4TCTHTH"],"uri":["http://zotero.org/users/local/9yJPt4JR/items/M4TCTHTH"],"itemData":{"id":6,"type":"book","title":"Gravity's Rainbow, domination, and freedom","publisher":"The University of Georgia Press","publisher-place":"Athens","source":"Library of Congress ISBN","event-place":"Athens","ISBN":"9780820335087","call-number":"PS3566.Y55 G73455 2013","author":[{"family":"Herman","given":"Luc"}],"issued":{"date-parts":[["2013"]]}}}],"schema":"https://github.com/citation-style-language/schema/raw/master/csl-citation.json"} </w:instrText>
      </w:r>
      <w:r>
        <w:fldChar w:fldCharType="separate"/>
      </w:r>
      <w:r w:rsidRPr="00151256">
        <w:rPr>
          <w:rFonts w:ascii="Calibri" w:hAnsi="Calibri"/>
        </w:rPr>
        <w:t>(Herman)</w:t>
      </w:r>
      <w:r>
        <w:fldChar w:fldCharType="end"/>
      </w:r>
    </w:p>
    <w:p w:rsidR="00151256" w:rsidRPr="00151256" w:rsidRDefault="00151256" w:rsidP="00151256">
      <w:pPr>
        <w:pStyle w:val="Bibliography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51256">
        <w:rPr>
          <w:rFonts w:ascii="Calibri" w:hAnsi="Calibri"/>
        </w:rPr>
        <w:t xml:space="preserve">Herman, Luc. </w:t>
      </w:r>
      <w:r w:rsidRPr="00151256">
        <w:rPr>
          <w:rFonts w:ascii="Calibri" w:hAnsi="Calibri"/>
          <w:i/>
          <w:iCs/>
        </w:rPr>
        <w:t>Gravity’s Rainbow, Domination, and Freedom</w:t>
      </w:r>
      <w:r w:rsidRPr="00151256">
        <w:rPr>
          <w:rFonts w:ascii="Calibri" w:hAnsi="Calibri"/>
        </w:rPr>
        <w:t>. Athens: The University of Georgia Press, 2013. Print.</w:t>
      </w:r>
    </w:p>
    <w:p w:rsidR="00151256" w:rsidRDefault="00151256">
      <w:r>
        <w:fldChar w:fldCharType="end"/>
      </w:r>
    </w:p>
    <w:sectPr w:rsidR="00151256" w:rsidSect="000123B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characterSpacingControl w:val="doNotCompress"/>
  <w:compat/>
  <w:rsids>
    <w:rsidRoot w:val="00151256"/>
    <w:rsid w:val="000123BD"/>
    <w:rsid w:val="0004030A"/>
    <w:rsid w:val="001077AE"/>
    <w:rsid w:val="001246B3"/>
    <w:rsid w:val="00151256"/>
    <w:rsid w:val="00163D09"/>
    <w:rsid w:val="001738E1"/>
    <w:rsid w:val="00183303"/>
    <w:rsid w:val="001F744C"/>
    <w:rsid w:val="00287278"/>
    <w:rsid w:val="002A4602"/>
    <w:rsid w:val="002D5730"/>
    <w:rsid w:val="002F5F38"/>
    <w:rsid w:val="00327FF6"/>
    <w:rsid w:val="00351D0A"/>
    <w:rsid w:val="003A14A0"/>
    <w:rsid w:val="003C568C"/>
    <w:rsid w:val="003D13C0"/>
    <w:rsid w:val="003F3A8F"/>
    <w:rsid w:val="00436BBE"/>
    <w:rsid w:val="0051630E"/>
    <w:rsid w:val="00561C7C"/>
    <w:rsid w:val="0056614D"/>
    <w:rsid w:val="005A3437"/>
    <w:rsid w:val="005D1CBA"/>
    <w:rsid w:val="0064237E"/>
    <w:rsid w:val="00644EC0"/>
    <w:rsid w:val="006B2199"/>
    <w:rsid w:val="00712BB2"/>
    <w:rsid w:val="00767F20"/>
    <w:rsid w:val="007C10FB"/>
    <w:rsid w:val="007C2472"/>
    <w:rsid w:val="007F5181"/>
    <w:rsid w:val="0084180A"/>
    <w:rsid w:val="00A5509D"/>
    <w:rsid w:val="00A96C85"/>
    <w:rsid w:val="00AA2FCF"/>
    <w:rsid w:val="00AC482D"/>
    <w:rsid w:val="00B325E8"/>
    <w:rsid w:val="00BA4572"/>
    <w:rsid w:val="00BC4253"/>
    <w:rsid w:val="00C149DC"/>
    <w:rsid w:val="00CA7094"/>
    <w:rsid w:val="00CD6E84"/>
    <w:rsid w:val="00CF70AE"/>
    <w:rsid w:val="00D31B30"/>
    <w:rsid w:val="00DC4AE9"/>
    <w:rsid w:val="00F136C1"/>
    <w:rsid w:val="00F3542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123BD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151256"/>
    <w:pPr>
      <w:spacing w:after="0" w:line="480" w:lineRule="auto"/>
      <w:ind w:left="720" w:hanging="720"/>
    </w:p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38</Words>
  <Characters>789</Characters>
  <Application>Microsoft Office Word</Application>
  <DocSecurity>0</DocSecurity>
  <Lines>6</Lines>
  <Paragraphs>1</Paragraphs>
  <ScaleCrop>false</ScaleCrop>
  <Company/>
  <LinksUpToDate>false</LinksUpToDate>
  <CharactersWithSpaces>9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rtin</dc:creator>
  <cp:lastModifiedBy>Martin</cp:lastModifiedBy>
  <cp:revision>1</cp:revision>
  <dcterms:created xsi:type="dcterms:W3CDTF">2014-01-15T15:06:00Z</dcterms:created>
  <dcterms:modified xsi:type="dcterms:W3CDTF">2014-01-15T15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coHn1xci"/&gt;&lt;style id="http://www.zotero.org/styles/modern-language-association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0"/&gt;&lt;/prefs&gt;&lt;/data&gt;</vt:lpwstr>
  </property>
</Properties>
</file>